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CBD6DFC"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 in the aerial parts of the plant, and 4’-deoxyflavones in the roots.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w:t>
      </w:r>
      <w:r w:rsidR="00F66342">
        <w:rPr>
          <w:rFonts w:ascii="Times New Roman" w:hAnsi="Times New Roman" w:cs="Times New Roman"/>
          <w:sz w:val="24"/>
          <w:szCs w:val="24"/>
        </w:rPr>
        <w:lastRenderedPageBreak/>
        <w:t xml:space="preserve">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S. altissima</w:t>
      </w:r>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S. leonardii</w:t>
      </w:r>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100 </w:t>
      </w:r>
      <w:r w:rsidR="001428A0" w:rsidRPr="004D3627">
        <w:rPr>
          <w:rFonts w:ascii="Times New Roman" w:hAnsi="Times New Roman" w:cs="Times New Roman"/>
          <w:sz w:val="24"/>
          <w:szCs w:val="24"/>
        </w:rPr>
        <w:t>uM</w:t>
      </w:r>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apigeninG), scutellarein, scutellarin, hispidulin, hispidulin-7-glucuronide</w:t>
      </w:r>
      <w:r w:rsidR="00A67CF9">
        <w:rPr>
          <w:rFonts w:ascii="Times New Roman" w:hAnsi="Times New Roman" w:cs="Times New Roman"/>
          <w:sz w:val="24"/>
          <w:szCs w:val="24"/>
        </w:rPr>
        <w:t xml:space="preserve"> (hispidulinG)</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chrysinG)</w:t>
      </w:r>
      <w:r w:rsidR="00004153">
        <w:rPr>
          <w:rFonts w:ascii="Times New Roman" w:hAnsi="Times New Roman" w:cs="Times New Roman"/>
          <w:sz w:val="24"/>
          <w:szCs w:val="24"/>
        </w:rPr>
        <w:t xml:space="preserve">, baicalein, baicalin, oroxylin A, oroxylosid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 xml:space="preserve">so that the following ratio was achieved: 1 mg tissue / 1 mL </w:t>
      </w:r>
      <w:r w:rsidR="007747DC">
        <w:rPr>
          <w:rFonts w:ascii="Times New Roman" w:hAnsi="Times New Roman" w:cs="Times New Roman"/>
          <w:sz w:val="24"/>
          <w:szCs w:val="24"/>
        </w:rPr>
        <w:lastRenderedPageBreak/>
        <w:t>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UltiMat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lastRenderedPageBreak/>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FactoMineR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Aerial-specific flavonoids included apigenin, apigeninG, scutellarein, scutellarin, hispidulin, and hispidulinG. Root-specific flavonoids included chrysin, chrysinG, baicalein, baicalin, oroxylin A, oroxyloside,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covMcd” function from the robustbas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r w:rsidRPr="00A67CF9">
        <w:rPr>
          <w:rFonts w:ascii="Times New Roman" w:hAnsi="Times New Roman" w:cs="Times New Roman"/>
          <w:sz w:val="24"/>
          <w:szCs w:val="24"/>
        </w:rPr>
        <w:t>Sungshin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Solanum lycopersicum L</w:t>
      </w:r>
      <w:r w:rsidRPr="00A67CF9">
        <w:rPr>
          <w:rFonts w:ascii="Times New Roman" w:hAnsi="Times New Roman" w:cs="Times New Roman"/>
          <w:sz w:val="24"/>
          <w:szCs w:val="24"/>
        </w:rPr>
        <w:t xml:space="preserve">. ‘Stupické polní rané’ (2C = 1.96 pg), and </w:t>
      </w:r>
      <w:r w:rsidRPr="00A67CF9">
        <w:rPr>
          <w:rFonts w:ascii="Times New Roman" w:hAnsi="Times New Roman" w:cs="Times New Roman"/>
          <w:i/>
          <w:iCs/>
          <w:sz w:val="24"/>
          <w:szCs w:val="24"/>
        </w:rPr>
        <w:t>Glycine max Merr.</w:t>
      </w:r>
      <w:r w:rsidRPr="00A67CF9">
        <w:rPr>
          <w:rFonts w:ascii="Times New Roman" w:hAnsi="Times New Roman" w:cs="Times New Roman"/>
          <w:sz w:val="24"/>
          <w:szCs w:val="24"/>
        </w:rPr>
        <w:t xml:space="preserve"> ‘Polanka’ (2C = 2.50 pg)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Doležel (Institute of Experimental Botany, Olomouc, Czech Republic) who suggested them as size-standards for flow cytometry (Doležel et al., 2007).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lastRenderedPageBreak/>
        <w:t>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Doležel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009895F8"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0A2F3EF4" w14:textId="49BC2050" w:rsidR="00A10A52"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ost </w:t>
      </w:r>
      <w:r w:rsidR="00A10A52">
        <w:rPr>
          <w:rFonts w:ascii="Times New Roman" w:hAnsi="Times New Roman" w:cs="Times New Roman"/>
          <w:sz w:val="24"/>
          <w:szCs w:val="24"/>
        </w:rPr>
        <w:t>widepsread</w:t>
      </w:r>
      <w:r>
        <w:rPr>
          <w:rFonts w:ascii="Times New Roman" w:hAnsi="Times New Roman" w:cs="Times New Roman"/>
          <w:sz w:val="24"/>
          <w:szCs w:val="24"/>
        </w:rPr>
        <w:t xml:space="preserve"> phytochemical we </w:t>
      </w:r>
      <w:r w:rsidR="00A10A52">
        <w:rPr>
          <w:rFonts w:ascii="Times New Roman" w:hAnsi="Times New Roman" w:cs="Times New Roman"/>
          <w:sz w:val="24"/>
          <w:szCs w:val="24"/>
        </w:rPr>
        <w:t>measured</w:t>
      </w:r>
      <w:r>
        <w:rPr>
          <w:rFonts w:ascii="Times New Roman" w:hAnsi="Times New Roman" w:cs="Times New Roman"/>
          <w:sz w:val="24"/>
          <w:szCs w:val="24"/>
        </w:rPr>
        <w:t xml:space="preserve"> was chrysinG, </w:t>
      </w:r>
      <w:r w:rsidR="00A10A52">
        <w:rPr>
          <w:rFonts w:ascii="Times New Roman" w:hAnsi="Times New Roman" w:cs="Times New Roman"/>
          <w:sz w:val="24"/>
          <w:szCs w:val="24"/>
        </w:rPr>
        <w:t xml:space="preserve">which was detected in 49 of the 75 species. The rarest was hispidulinG, which was detected in only one species, </w:t>
      </w:r>
      <w:r w:rsidR="00A10A52">
        <w:rPr>
          <w:rFonts w:ascii="Times New Roman" w:hAnsi="Times New Roman" w:cs="Times New Roman"/>
          <w:i/>
          <w:iCs/>
          <w:sz w:val="24"/>
          <w:szCs w:val="24"/>
        </w:rPr>
        <w:t>S. coerulea</w:t>
      </w:r>
      <w:r w:rsidR="00A10A52">
        <w:rPr>
          <w:rFonts w:ascii="Times New Roman" w:hAnsi="Times New Roman" w:cs="Times New Roman"/>
          <w:sz w:val="24"/>
          <w:szCs w:val="24"/>
        </w:rPr>
        <w:t>. In general, we detected the glycosylated form of each phytochemical (chrysinG, wogonoside, apigeninG, baicalin, scutellarin, and oroxyloside) more often than its non-glycosylated counterpart (chrysin, wogonin, apigenin, baicalein, scutellarein, and oroxylinA). The exception was hispiduli</w:t>
      </w:r>
      <w:r w:rsidR="00B265A0">
        <w:rPr>
          <w:rFonts w:ascii="Times New Roman" w:hAnsi="Times New Roman" w:cs="Times New Roman"/>
          <w:sz w:val="24"/>
          <w:szCs w:val="24"/>
        </w:rPr>
        <w:t>nG and hispidulin, as hispidulin was detected in 27 species.</w:t>
      </w:r>
    </w:p>
    <w:p w14:paraId="373E0F87" w14:textId="42C3DFAE" w:rsidR="00A10A52"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bundance: aerial-specific vs root-specific </w:t>
      </w:r>
    </w:p>
    <w:p w14:paraId="7F1BD0E2" w14:textId="58C1498B" w:rsidR="00614CEA" w:rsidRPr="00614CEA"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1E39B2">
        <w:rPr>
          <w:rFonts w:ascii="Times New Roman" w:hAnsi="Times New Roman" w:cs="Times New Roman"/>
          <w:sz w:val="24"/>
          <w:szCs w:val="24"/>
        </w:rPr>
        <w:t>General conclusions about profiling results – abundance/nonabundance of flavonoids</w:t>
      </w:r>
    </w:p>
    <w:p w14:paraId="4460A5EE" w14:textId="2E48FF0C" w:rsidR="00D52315" w:rsidRPr="00874F6D" w:rsidRDefault="00874F6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conclusions about flavonoid results (e.g. most common and least common flavonoids, organ-specificity)</w:t>
      </w:r>
      <w:r w:rsidR="00D52315">
        <w:rPr>
          <w:rFonts w:ascii="Times New Roman" w:hAnsi="Times New Roman" w:cs="Times New Roman"/>
          <w:sz w:val="24"/>
          <w:szCs w:val="24"/>
        </w:rPr>
        <w:t>. Grouping of species by flavonoid profile (MFA).</w:t>
      </w:r>
    </w:p>
    <w:p w14:paraId="02A73475" w14:textId="69C327BB"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Organ-specific flavonoid diversity –</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DC50F0E" w:rsidR="00B91FA9" w:rsidRPr="00B91FA9" w:rsidRDefault="00B91FA9" w:rsidP="00622F65">
      <w:pPr>
        <w:spacing w:after="0" w:line="480" w:lineRule="auto"/>
        <w:rPr>
          <w:rFonts w:ascii="Times New Roman" w:hAnsi="Times New Roman" w:cs="Times New Roman"/>
          <w:b/>
          <w:bCs/>
          <w:color w:val="FF0000"/>
          <w:sz w:val="24"/>
          <w:szCs w:val="24"/>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7B023B34" w14:textId="6BAB880A" w:rsidR="001E6C09" w:rsidRDefault="001E6C09">
      <w:pPr>
        <w:rPr>
          <w:rFonts w:ascii="Times New Roman" w:hAnsi="Times New Roman" w:cs="Times New Roman"/>
          <w:sz w:val="24"/>
          <w:szCs w:val="24"/>
        </w:rPr>
      </w:pPr>
      <w:r>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r w:rsidRPr="00D52315">
        <w:rPr>
          <w:rFonts w:ascii="Times New Roman" w:hAnsi="Times New Roman" w:cs="Times New Roman"/>
          <w:color w:val="FF0000"/>
          <w:sz w:val="24"/>
          <w:szCs w:val="24"/>
        </w:rPr>
        <w:t>Github?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D0C9D" w:rsidRPr="00DD0C9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fruits and seedlings of Virola venosa.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cerebrocortical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Damu, G. L. V., Sudhakar, D., &amp; Rao, C. V. (2009). Two New Bio-active Flavones from Grangea maderaspatana (Artemisia maderaspatana).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Gunasekar, D., Blond, A., Caux, C., &amp; Bodo, B. (2002). Two new 5-deoxyflavones from Albizia odoratissima.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oncomiRNAs.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0610C36A"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B2D10" w14:textId="77777777" w:rsidR="004D4EF9" w:rsidRDefault="004D4EF9" w:rsidP="00622F65">
      <w:pPr>
        <w:spacing w:after="0" w:line="240" w:lineRule="auto"/>
      </w:pPr>
      <w:r>
        <w:separator/>
      </w:r>
    </w:p>
  </w:endnote>
  <w:endnote w:type="continuationSeparator" w:id="0">
    <w:p w14:paraId="4F8278F3" w14:textId="77777777" w:rsidR="004D4EF9" w:rsidRDefault="004D4EF9"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31252F" w14:textId="77777777" w:rsidR="004D4EF9" w:rsidRDefault="004D4EF9" w:rsidP="00622F65">
      <w:pPr>
        <w:spacing w:after="0" w:line="240" w:lineRule="auto"/>
      </w:pPr>
      <w:r>
        <w:separator/>
      </w:r>
    </w:p>
  </w:footnote>
  <w:footnote w:type="continuationSeparator" w:id="0">
    <w:p w14:paraId="2A258CCA" w14:textId="77777777" w:rsidR="004D4EF9" w:rsidRDefault="004D4EF9"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7E5C"/>
    <w:rsid w:val="000877A0"/>
    <w:rsid w:val="000A3248"/>
    <w:rsid w:val="000B6058"/>
    <w:rsid w:val="000D0C5D"/>
    <w:rsid w:val="000D3C6A"/>
    <w:rsid w:val="000D71EC"/>
    <w:rsid w:val="00112E57"/>
    <w:rsid w:val="001428A0"/>
    <w:rsid w:val="0015428C"/>
    <w:rsid w:val="00155FFB"/>
    <w:rsid w:val="00170A1C"/>
    <w:rsid w:val="001E39B2"/>
    <w:rsid w:val="001E6C09"/>
    <w:rsid w:val="001E7495"/>
    <w:rsid w:val="00204AA3"/>
    <w:rsid w:val="00232D39"/>
    <w:rsid w:val="00234202"/>
    <w:rsid w:val="002D045E"/>
    <w:rsid w:val="00303C9C"/>
    <w:rsid w:val="00304E8B"/>
    <w:rsid w:val="003200CA"/>
    <w:rsid w:val="00323B65"/>
    <w:rsid w:val="00326A65"/>
    <w:rsid w:val="00374BC2"/>
    <w:rsid w:val="003B59F7"/>
    <w:rsid w:val="003C7BBA"/>
    <w:rsid w:val="004428B0"/>
    <w:rsid w:val="00455EAE"/>
    <w:rsid w:val="00460127"/>
    <w:rsid w:val="004860EB"/>
    <w:rsid w:val="004D3627"/>
    <w:rsid w:val="004D4EF9"/>
    <w:rsid w:val="004E32A5"/>
    <w:rsid w:val="00530C11"/>
    <w:rsid w:val="005644F0"/>
    <w:rsid w:val="005878BE"/>
    <w:rsid w:val="005C0396"/>
    <w:rsid w:val="005F0037"/>
    <w:rsid w:val="00605E43"/>
    <w:rsid w:val="00614CEA"/>
    <w:rsid w:val="00622F65"/>
    <w:rsid w:val="006307D4"/>
    <w:rsid w:val="00634D0B"/>
    <w:rsid w:val="00645076"/>
    <w:rsid w:val="00646429"/>
    <w:rsid w:val="006556D0"/>
    <w:rsid w:val="00665B6F"/>
    <w:rsid w:val="0069523E"/>
    <w:rsid w:val="006E7E25"/>
    <w:rsid w:val="00701D3C"/>
    <w:rsid w:val="00727150"/>
    <w:rsid w:val="00737FBC"/>
    <w:rsid w:val="007747DC"/>
    <w:rsid w:val="007F0056"/>
    <w:rsid w:val="007F1C40"/>
    <w:rsid w:val="00836171"/>
    <w:rsid w:val="00837E36"/>
    <w:rsid w:val="00874F6D"/>
    <w:rsid w:val="0088552B"/>
    <w:rsid w:val="008B3FBB"/>
    <w:rsid w:val="008F086C"/>
    <w:rsid w:val="008F7B30"/>
    <w:rsid w:val="00984A93"/>
    <w:rsid w:val="009F33C1"/>
    <w:rsid w:val="00A075E2"/>
    <w:rsid w:val="00A10A52"/>
    <w:rsid w:val="00A17A49"/>
    <w:rsid w:val="00A67CF9"/>
    <w:rsid w:val="00A83995"/>
    <w:rsid w:val="00AB2A7A"/>
    <w:rsid w:val="00AD196F"/>
    <w:rsid w:val="00B06F54"/>
    <w:rsid w:val="00B265A0"/>
    <w:rsid w:val="00B350A4"/>
    <w:rsid w:val="00B50948"/>
    <w:rsid w:val="00B61541"/>
    <w:rsid w:val="00B66DCC"/>
    <w:rsid w:val="00B91FA9"/>
    <w:rsid w:val="00BA7329"/>
    <w:rsid w:val="00BB5FFA"/>
    <w:rsid w:val="00BC0B01"/>
    <w:rsid w:val="00BC6D2E"/>
    <w:rsid w:val="00BE7003"/>
    <w:rsid w:val="00C55512"/>
    <w:rsid w:val="00C62863"/>
    <w:rsid w:val="00C73B67"/>
    <w:rsid w:val="00C800FA"/>
    <w:rsid w:val="00CC469B"/>
    <w:rsid w:val="00D229BA"/>
    <w:rsid w:val="00D40864"/>
    <w:rsid w:val="00D52315"/>
    <w:rsid w:val="00DB0BA7"/>
    <w:rsid w:val="00DD0C9D"/>
    <w:rsid w:val="00E231AF"/>
    <w:rsid w:val="00E37A44"/>
    <w:rsid w:val="00E67085"/>
    <w:rsid w:val="00EB62C9"/>
    <w:rsid w:val="00ED747D"/>
    <w:rsid w:val="00F32362"/>
    <w:rsid w:val="00F66342"/>
    <w:rsid w:val="00F75E7E"/>
    <w:rsid w:val="00FF5143"/>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2</TotalTime>
  <Pages>12</Pages>
  <Words>10145</Words>
  <Characters>57829</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 </cp:lastModifiedBy>
  <cp:revision>21</cp:revision>
  <dcterms:created xsi:type="dcterms:W3CDTF">2020-07-21T19:15:00Z</dcterms:created>
  <dcterms:modified xsi:type="dcterms:W3CDTF">2020-08-2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